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1B544D83" w:rsidR="00B00090" w:rsidRDefault="00B00090" w:rsidP="00CC3BF9">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B24DA9">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444BB65" w:rsidR="00FC71AF" w:rsidRDefault="00B00090" w:rsidP="00CC3BF9">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B24DA9">
        <w:rPr>
          <w:noProof/>
        </w:rPr>
        <w:t>2</w:t>
      </w:r>
      <w:r w:rsidR="00B934EA">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66E481D" w:rsidR="00B00090" w:rsidRPr="00A478F0" w:rsidRDefault="00B00090" w:rsidP="00CC3BF9">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B24DA9">
        <w:rPr>
          <w:noProof/>
        </w:rPr>
        <w:t>3</w:t>
      </w:r>
      <w:r w:rsidR="00B934EA">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3903486F" w:rsidR="007815D6" w:rsidRDefault="00377BBD" w:rsidP="00CC3BF9">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B24DA9">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291709DA" w:rsidR="00016710" w:rsidRDefault="003B56C3" w:rsidP="00CC3BF9">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B24DA9">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BF026C" w:rsidR="00377BBD" w:rsidRDefault="00377BBD" w:rsidP="00CC3BF9">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B24DA9">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BACD456" w:rsidR="00686678" w:rsidRDefault="00686678" w:rsidP="00CC3BF9">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B24DA9">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iCs w:val="0"/>
              </w:rPr>
              <w:t>operating</w:t>
            </w:r>
            <w:proofErr w:type="spellEnd"/>
            <w:r w:rsidR="003354BF" w:rsidRPr="007176B1">
              <w:rPr>
                <w:i/>
                <w:iCs w:val="0"/>
              </w:rPr>
              <w:t xml:space="preserve"> </w:t>
            </w:r>
            <w:proofErr w:type="spellStart"/>
            <w:r w:rsidR="003354BF" w:rsidRPr="007176B1">
              <w:rPr>
                <w:i/>
                <w:iCs w:val="0"/>
              </w:rPr>
              <w:t>characteristic</w:t>
            </w:r>
            <w:proofErr w:type="spellEnd"/>
            <w:r w:rsidR="003354BF" w:rsidRPr="007176B1">
              <w:rPr>
                <w:i/>
                <w:iCs w:val="0"/>
              </w:rPr>
              <w:t xml:space="preserve">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proofErr w:type="spellStart"/>
            <w:r w:rsidRPr="00FB3F81">
              <w:rPr>
                <w:i/>
                <w:lang w:val="en-US"/>
              </w:rPr>
              <w:lastRenderedPageBreak/>
              <w:t>Utiliza</w:t>
            </w:r>
            <w:proofErr w:type="spellEnd"/>
            <w:r w:rsidRPr="00FB3F81">
              <w:rPr>
                <w:i/>
                <w:lang w:val="en-US"/>
              </w:rPr>
              <w:t xml:space="preserve">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proofErr w:type="spellStart"/>
            <w:r w:rsidR="00D26DE0">
              <w:rPr>
                <w:i/>
                <w:iCs w:val="0"/>
              </w:rPr>
              <w:t>Mean</w:t>
            </w:r>
            <w:proofErr w:type="spellEnd"/>
            <w:r w:rsidR="00D26DE0">
              <w:rPr>
                <w:i/>
                <w:iCs w:val="0"/>
              </w:rPr>
              <w:t xml:space="preserve"> </w:t>
            </w:r>
            <w:proofErr w:type="spellStart"/>
            <w:r w:rsidR="00D26DE0">
              <w:rPr>
                <w:i/>
                <w:iCs w:val="0"/>
              </w:rPr>
              <w:t>Reciprocal</w:t>
            </w:r>
            <w:proofErr w:type="spellEnd"/>
            <w:r w:rsidR="00D26DE0">
              <w:rPr>
                <w:i/>
                <w:iCs w:val="0"/>
              </w:rPr>
              <w:t xml:space="preserve">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proofErr w:type="spellStart"/>
            <w:r w:rsidRPr="007176B1">
              <w:rPr>
                <w:i/>
                <w:iCs w:val="0"/>
              </w:rPr>
              <w:t>support</w:t>
            </w:r>
            <w:proofErr w:type="spellEnd"/>
            <w:r w:rsidRPr="007176B1">
              <w:rPr>
                <w:i/>
                <w:iCs w:val="0"/>
              </w:rPr>
              <w:t xml:space="preserve"> vector </w:t>
            </w:r>
            <w:proofErr w:type="spellStart"/>
            <w:r w:rsidRPr="007176B1">
              <w:rPr>
                <w:i/>
                <w:iCs w:val="0"/>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proofErr w:type="spellStart"/>
            <w:r w:rsidRPr="00433FDA">
              <w:rPr>
                <w:i/>
              </w:rPr>
              <w:t>Random</w:t>
            </w:r>
            <w:proofErr w:type="spellEnd"/>
            <w:r w:rsidRPr="00433FDA">
              <w:rPr>
                <w:i/>
              </w:rPr>
              <w:t xml:space="preserve">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8F24F0E" w:rsidR="00F86EA1" w:rsidRDefault="004E2617" w:rsidP="004E2617">
      <w:pPr>
        <w:pStyle w:val="Legenda"/>
      </w:pPr>
      <w:r>
        <w:t xml:space="preserve">Figura </w:t>
      </w:r>
      <w:r>
        <w:fldChar w:fldCharType="begin"/>
      </w:r>
      <w:r>
        <w:instrText xml:space="preserve"> SEQ Figura \* ARABIC </w:instrText>
      </w:r>
      <w:r>
        <w:fldChar w:fldCharType="separate"/>
      </w:r>
      <w:r w:rsidR="00B24DA9">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62A108F8" w:rsidR="000E3BBD" w:rsidRDefault="000E3BBD" w:rsidP="00CC3BF9">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B24DA9">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CC3BF9">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CC3BF9">
      <w:pPr>
        <w:pStyle w:val="Ttulo3"/>
      </w:pPr>
      <w:bookmarkStart w:id="36" w:name="_Toc42382791"/>
      <w:r w:rsidRPr="008849DE">
        <w:t>O que é o contexto comportamental?</w:t>
      </w:r>
      <w:bookmarkEnd w:id="36"/>
    </w:p>
    <w:p w14:paraId="0406F967" w14:textId="5612ED9A"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CC3BF9">
      <w:pPr>
        <w:pStyle w:val="Citao"/>
      </w:pPr>
      <w:r w:rsidRPr="00A5596A">
        <w:t>Qualquer ação ou reação do organismo ou parte dele</w:t>
      </w:r>
    </w:p>
    <w:p w14:paraId="60D04307" w14:textId="44966FC0"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8C15E5">
      <w:pPr>
        <w:pStyle w:val="PargrafodaLista"/>
        <w:numPr>
          <w:ilvl w:val="0"/>
          <w:numId w:val="41"/>
        </w:numPr>
      </w:pPr>
      <w:r>
        <w:t>Pausar / Tocar música</w:t>
      </w:r>
    </w:p>
    <w:p w14:paraId="67655CDD" w14:textId="1D4861AD" w:rsidR="00CE4919" w:rsidRDefault="00C700E5" w:rsidP="008C15E5">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8C15E5">
      <w:pPr>
        <w:pStyle w:val="PargrafodaLista"/>
        <w:numPr>
          <w:ilvl w:val="0"/>
          <w:numId w:val="41"/>
        </w:numPr>
      </w:pPr>
      <w:r>
        <w:t>Aumentar / Abaixar o volume</w:t>
      </w:r>
    </w:p>
    <w:p w14:paraId="0276FF7C" w14:textId="053F1438" w:rsidR="008849DE" w:rsidRDefault="00180E28" w:rsidP="008C15E5">
      <w:pPr>
        <w:pStyle w:val="PargrafodaLista"/>
        <w:numPr>
          <w:ilvl w:val="0"/>
          <w:numId w:val="41"/>
        </w:numPr>
      </w:pPr>
      <w:r>
        <w:t xml:space="preserve">Escolher musica / artista / </w:t>
      </w:r>
      <w:r w:rsidR="0038495F">
        <w:t>gênero</w:t>
      </w:r>
    </w:p>
    <w:p w14:paraId="73586358" w14:textId="1F2AB54B" w:rsidR="0038495F" w:rsidRDefault="0038495F" w:rsidP="008C15E5">
      <w:pPr>
        <w:pStyle w:val="PargrafodaLista"/>
        <w:numPr>
          <w:ilvl w:val="0"/>
          <w:numId w:val="41"/>
        </w:numPr>
      </w:pPr>
      <w:r>
        <w:t>Abrir / Fechar o app</w:t>
      </w:r>
    </w:p>
    <w:p w14:paraId="4479D0D1" w14:textId="0C6A14F3" w:rsidR="006759F0" w:rsidRDefault="006759F0" w:rsidP="008C15E5">
      <w:pPr>
        <w:pStyle w:val="PargrafodaLista"/>
        <w:numPr>
          <w:ilvl w:val="0"/>
          <w:numId w:val="41"/>
        </w:numPr>
      </w:pPr>
      <w:r>
        <w:t xml:space="preserve">Definir tempo da </w:t>
      </w:r>
      <w:r w:rsidR="00432ED7">
        <w:t>música</w:t>
      </w:r>
    </w:p>
    <w:p w14:paraId="5CB257C9" w14:textId="5A128209" w:rsidR="007F620B" w:rsidRDefault="007F620B" w:rsidP="008C15E5">
      <w:pPr>
        <w:pStyle w:val="PargrafodaLista"/>
        <w:numPr>
          <w:ilvl w:val="0"/>
          <w:numId w:val="41"/>
        </w:numPr>
      </w:pPr>
      <w:r>
        <w:t>Definir a atividade</w:t>
      </w:r>
    </w:p>
    <w:p w14:paraId="12F05223" w14:textId="03E8BD91" w:rsidR="007F620B" w:rsidRDefault="007F620B" w:rsidP="00F716BE">
      <w:pPr>
        <w:pStyle w:val="PargrafodaLista"/>
        <w:numPr>
          <w:ilvl w:val="0"/>
          <w:numId w:val="41"/>
        </w:numPr>
      </w:pPr>
      <w:r>
        <w:t>Definir o humor</w:t>
      </w:r>
    </w:p>
    <w:p w14:paraId="3A3EE249" w14:textId="2AE6B73C" w:rsidR="008322FE" w:rsidRDefault="003C5738" w:rsidP="008C15E5">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CC3BF9">
      <w:pPr>
        <w:pStyle w:val="Ttulo3"/>
      </w:pPr>
      <w:bookmarkStart w:id="37" w:name="_Toc42382792"/>
      <w:r w:rsidRPr="008849DE">
        <w:t>O que é o contexto ambiente?</w:t>
      </w:r>
      <w:bookmarkEnd w:id="37"/>
    </w:p>
    <w:p w14:paraId="721FB838" w14:textId="07AA9A7F" w:rsidR="002D7CBA" w:rsidRDefault="002D7CBA" w:rsidP="002D7CBA">
      <w:r>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2D7CBA">
      <w:pPr>
        <w:pStyle w:val="Citao"/>
      </w:pPr>
      <w:r w:rsidRPr="00CF31B0">
        <w:t>Conjunto de condições físicas, biológicas e químicas que rodeiam os seres vivos e as coisas</w:t>
      </w:r>
    </w:p>
    <w:p w14:paraId="6AA72DD0" w14:textId="1540CA27" w:rsidR="002D7CBA" w:rsidRPr="00A5596A" w:rsidRDefault="002D7CBA" w:rsidP="002D7CBA">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CC3BF9">
      <w:pPr>
        <w:pStyle w:val="Ttulo3"/>
      </w:pPr>
      <w:bookmarkStart w:id="38" w:name="_Toc42382793"/>
      <w:r w:rsidRPr="008849DE">
        <w:t>Como será obtido os contextos?</w:t>
      </w:r>
      <w:bookmarkEnd w:id="38"/>
    </w:p>
    <w:p w14:paraId="3C0EDDD6" w14:textId="65EFCF09"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AD51C6" w:rsidR="008836AF" w:rsidRDefault="008836AF" w:rsidP="008836AF">
      <w:pPr>
        <w:pStyle w:val="Legenda"/>
      </w:pPr>
      <w:bookmarkStart w:id="39" w:name="_Ref42447458"/>
      <w:r>
        <w:t xml:space="preserve">Figura </w:t>
      </w:r>
      <w:r>
        <w:fldChar w:fldCharType="begin"/>
      </w:r>
      <w:r>
        <w:instrText xml:space="preserve"> SEQ Figura \* ARABIC </w:instrText>
      </w:r>
      <w:r>
        <w:fldChar w:fldCharType="separate"/>
      </w:r>
      <w:r w:rsidR="00B24DA9">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ABFA8C1" w14:textId="1E9D18B3" w:rsidR="00EF1EAD" w:rsidRDefault="00EF1EAD" w:rsidP="00CC3BF9">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CA06A8">
      <w:pPr>
        <w:pStyle w:val="Listas1"/>
      </w:pPr>
      <w:r>
        <w:t>Informações adquiridas de maneira implícita:</w:t>
      </w:r>
      <w:r w:rsidR="001D264D">
        <w:t xml:space="preserve"> </w:t>
      </w:r>
    </w:p>
    <w:p w14:paraId="6DCAEC74" w14:textId="716EC795" w:rsidR="00502915" w:rsidRDefault="00502915" w:rsidP="00FA7375">
      <w:pPr>
        <w:pStyle w:val="PargrafodaLista"/>
        <w:numPr>
          <w:ilvl w:val="1"/>
          <w:numId w:val="42"/>
        </w:numPr>
      </w:pPr>
      <w:r>
        <w:t>localização</w:t>
      </w:r>
    </w:p>
    <w:p w14:paraId="4CDF95E2" w14:textId="640B15E2" w:rsidR="00502915" w:rsidRDefault="00502915" w:rsidP="00FA7375">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FA7375">
      <w:pPr>
        <w:pStyle w:val="PargrafodaLista"/>
        <w:numPr>
          <w:ilvl w:val="1"/>
          <w:numId w:val="42"/>
        </w:numPr>
      </w:pPr>
      <w:r>
        <w:t>tempo</w:t>
      </w:r>
    </w:p>
    <w:p w14:paraId="5F3699E9" w14:textId="45C89D1C" w:rsidR="00502915" w:rsidRDefault="00502915" w:rsidP="00FA7375">
      <w:pPr>
        <w:pStyle w:val="PargrafodaLista"/>
        <w:numPr>
          <w:ilvl w:val="1"/>
          <w:numId w:val="42"/>
        </w:numPr>
      </w:pPr>
      <w:r>
        <w:t>clima</w:t>
      </w:r>
    </w:p>
    <w:p w14:paraId="3C400799" w14:textId="08FBE73C" w:rsidR="009A3482" w:rsidRDefault="009A3482" w:rsidP="00F55DBC">
      <w:pPr>
        <w:pStyle w:val="PargrafodaLista"/>
        <w:numPr>
          <w:ilvl w:val="1"/>
          <w:numId w:val="42"/>
        </w:numPr>
      </w:pPr>
      <w:r>
        <w:t>músicas</w:t>
      </w:r>
      <w:r>
        <w:t xml:space="preserve"> / </w:t>
      </w:r>
      <w:r>
        <w:t>gênero</w:t>
      </w:r>
      <w:r>
        <w:t xml:space="preserve"> / artistas </w:t>
      </w:r>
      <w:r>
        <w:t>preferidas</w:t>
      </w:r>
      <w:r>
        <w:t xml:space="preserve"> (os)</w:t>
      </w:r>
    </w:p>
    <w:p w14:paraId="7306FA4D" w14:textId="4A508F5B" w:rsidR="005B61E3" w:rsidRDefault="005B61E3" w:rsidP="00CA06A8">
      <w:pPr>
        <w:pStyle w:val="Listas1"/>
      </w:pPr>
      <w:r>
        <w:t xml:space="preserve">Informações adquiridas de maneira </w:t>
      </w:r>
      <w:r>
        <w:t>explicita</w:t>
      </w:r>
      <w:r>
        <w:t xml:space="preserve">: </w:t>
      </w:r>
    </w:p>
    <w:p w14:paraId="1DDA9A7C" w14:textId="207F3058" w:rsidR="0051636D" w:rsidRDefault="0051636D" w:rsidP="00FA7375">
      <w:pPr>
        <w:pStyle w:val="PargrafodaLista"/>
        <w:numPr>
          <w:ilvl w:val="1"/>
          <w:numId w:val="42"/>
        </w:numPr>
      </w:pPr>
      <w:r>
        <w:t>localização</w:t>
      </w:r>
    </w:p>
    <w:p w14:paraId="261C9F77" w14:textId="061C673C" w:rsidR="0051636D" w:rsidRDefault="0051636D" w:rsidP="00FA7375">
      <w:pPr>
        <w:pStyle w:val="PargrafodaLista"/>
        <w:numPr>
          <w:ilvl w:val="1"/>
          <w:numId w:val="42"/>
        </w:numPr>
      </w:pPr>
      <w:r>
        <w:t>humor</w:t>
      </w:r>
    </w:p>
    <w:p w14:paraId="2075FD7D" w14:textId="1C9A3C0E" w:rsidR="0051636D" w:rsidRDefault="0051636D" w:rsidP="00FA7375">
      <w:pPr>
        <w:pStyle w:val="PargrafodaLista"/>
        <w:numPr>
          <w:ilvl w:val="1"/>
          <w:numId w:val="42"/>
        </w:numPr>
      </w:pPr>
      <w:r>
        <w:t>atividade</w:t>
      </w:r>
    </w:p>
    <w:p w14:paraId="63FEA320" w14:textId="0C3B9A70" w:rsidR="009A3482" w:rsidRDefault="00356B19" w:rsidP="00FA7375">
      <w:pPr>
        <w:pStyle w:val="PargrafodaLista"/>
        <w:numPr>
          <w:ilvl w:val="1"/>
          <w:numId w:val="42"/>
        </w:numPr>
      </w:pPr>
      <w:r>
        <w:t xml:space="preserve">músicas </w:t>
      </w:r>
      <w:r w:rsidR="009A3482">
        <w:t>/ gênero / artistas preferidas (os)</w:t>
      </w:r>
    </w:p>
    <w:p w14:paraId="32AE19E6" w14:textId="77777777" w:rsidR="0051636D" w:rsidRDefault="0051636D" w:rsidP="00CC3BF9"/>
    <w:p w14:paraId="70035B21" w14:textId="760EC8ED" w:rsidR="00EE5AC3" w:rsidRDefault="00EE5AC3" w:rsidP="00CC3BF9">
      <w:pPr>
        <w:pStyle w:val="Ttulo2"/>
      </w:pPr>
      <w:bookmarkStart w:id="40" w:name="_Toc42382794"/>
      <w:r>
        <w:t>Arquitetura do sistema</w:t>
      </w:r>
      <w:bookmarkEnd w:id="40"/>
    </w:p>
    <w:p w14:paraId="303F21D0" w14:textId="1F1B57EF" w:rsidR="006C7738" w:rsidRPr="006C7738" w:rsidRDefault="006C7738" w:rsidP="006C7738">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7649CF">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0B2341AF" w:rsidR="002638C0" w:rsidRDefault="007649CF" w:rsidP="00772C77">
      <w:pPr>
        <w:pStyle w:val="Legenda"/>
      </w:pPr>
      <w:bookmarkStart w:id="41" w:name="_Ref42452795"/>
      <w:r>
        <w:t xml:space="preserve">Figura </w:t>
      </w:r>
      <w:r>
        <w:fldChar w:fldCharType="begin"/>
      </w:r>
      <w:r>
        <w:instrText xml:space="preserve"> SEQ Figura \* ARABIC </w:instrText>
      </w:r>
      <w:r>
        <w:fldChar w:fldCharType="separate"/>
      </w:r>
      <w:r w:rsidR="00B24DA9">
        <w:rPr>
          <w:noProof/>
        </w:rPr>
        <w:t>11</w:t>
      </w:r>
      <w:r>
        <w:fldChar w:fldCharType="end"/>
      </w:r>
      <w:bookmarkEnd w:id="41"/>
      <w:r>
        <w:t xml:space="preserve"> Etapas do desenvolvimento</w:t>
      </w:r>
      <w:r>
        <w:rPr>
          <w:noProof/>
        </w:rPr>
        <w:t xml:space="preserve"> do sistema de recomendação musical</w:t>
      </w:r>
      <w:r>
        <w:t xml:space="preserve"> </w:t>
      </w:r>
      <w:bookmarkStart w:id="42" w:name="_Hlk42442745"/>
      <w:r w:rsidRPr="00353DD1">
        <w:t>(próprio, 2020)</w:t>
      </w:r>
      <w:bookmarkEnd w:id="42"/>
    </w:p>
    <w:p w14:paraId="24FD8A78" w14:textId="0C9811C7" w:rsidR="00D902DF" w:rsidRDefault="00D902DF" w:rsidP="00D902DF">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D03722">
      <w:pPr>
        <w:pStyle w:val="Listas1"/>
      </w:pPr>
      <w:r>
        <w:t xml:space="preserve">Você acredita que as recomendações musicais realizadas </w:t>
      </w:r>
      <w:r w:rsidR="00B06B5C">
        <w:t>via</w:t>
      </w:r>
      <w:r>
        <w:t xml:space="preserve"> software poderiam ser melhoradas?</w:t>
      </w:r>
    </w:p>
    <w:p w14:paraId="02976301" w14:textId="28F5AEE6" w:rsidR="007F25A7" w:rsidRDefault="0070709D" w:rsidP="00D03722">
      <w:pPr>
        <w:pStyle w:val="Listas1"/>
      </w:pPr>
      <w:r>
        <w:t xml:space="preserve">Você acredita que </w:t>
      </w:r>
      <w:r w:rsidR="008162F1">
        <w:t>o contexto poderia melhorar essas recomendações</w:t>
      </w:r>
      <w:r>
        <w:t>?</w:t>
      </w:r>
      <w:r w:rsidR="007F25A7">
        <w:t xml:space="preserve"> </w:t>
      </w:r>
    </w:p>
    <w:p w14:paraId="71DDBB60" w14:textId="2C14E7FB" w:rsidR="00C4086D" w:rsidRDefault="00CD2F34" w:rsidP="00D03722">
      <w:pPr>
        <w:pStyle w:val="Listas1"/>
      </w:pPr>
      <w:r>
        <w:t>Em q</w:t>
      </w:r>
      <w:r w:rsidR="00C4086D">
        <w:t xml:space="preserve">uais atividades costuma </w:t>
      </w:r>
      <w:r w:rsidR="0055567D">
        <w:t>ouvir</w:t>
      </w:r>
      <w:r w:rsidR="00C4086D">
        <w:t xml:space="preserve"> </w:t>
      </w:r>
      <w:r w:rsidR="00C4086D">
        <w:t>música</w:t>
      </w:r>
      <w:r w:rsidR="00C4086D">
        <w:t>?</w:t>
      </w:r>
    </w:p>
    <w:p w14:paraId="5E8B4BA4" w14:textId="77777777" w:rsidR="00A52D16" w:rsidRDefault="00A52D16" w:rsidP="00D03722">
      <w:pPr>
        <w:pStyle w:val="Listas1"/>
      </w:pPr>
      <w:r>
        <w:t>Em quais lugares costuma ouvir músicas?</w:t>
      </w:r>
    </w:p>
    <w:p w14:paraId="6F0B281E" w14:textId="33F6194A" w:rsidR="0043213B" w:rsidRDefault="0043213B" w:rsidP="00D03722">
      <w:pPr>
        <w:pStyle w:val="Listas1"/>
      </w:pPr>
      <w:r>
        <w:t xml:space="preserve">Com quais humores você costuma ouvir </w:t>
      </w:r>
      <w:r w:rsidR="00C71DE8">
        <w:t>música</w:t>
      </w:r>
      <w:r>
        <w:t>?</w:t>
      </w:r>
    </w:p>
    <w:p w14:paraId="20C822CF" w14:textId="7AB029B8" w:rsidR="00451AE1" w:rsidRDefault="00451AE1" w:rsidP="00D03722">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2C0684">
      <w:pPr>
        <w:pStyle w:val="PargrafodaLista"/>
        <w:numPr>
          <w:ilvl w:val="1"/>
          <w:numId w:val="43"/>
        </w:numPr>
      </w:pPr>
      <w:r>
        <w:t>Humor</w:t>
      </w:r>
    </w:p>
    <w:p w14:paraId="3F990A18" w14:textId="059EECEF" w:rsidR="002C0684" w:rsidRDefault="002C0684" w:rsidP="002C0684">
      <w:pPr>
        <w:pStyle w:val="PargrafodaLista"/>
        <w:numPr>
          <w:ilvl w:val="1"/>
          <w:numId w:val="43"/>
        </w:numPr>
      </w:pPr>
      <w:r>
        <w:t>Atividades</w:t>
      </w:r>
    </w:p>
    <w:p w14:paraId="3CF44073" w14:textId="5E56F957" w:rsidR="002C0684" w:rsidRDefault="002C0684" w:rsidP="002C0684">
      <w:pPr>
        <w:pStyle w:val="PargrafodaLista"/>
        <w:numPr>
          <w:ilvl w:val="1"/>
          <w:numId w:val="43"/>
        </w:numPr>
      </w:pPr>
      <w:r>
        <w:t>Localização</w:t>
      </w:r>
    </w:p>
    <w:p w14:paraId="49A878F7" w14:textId="19880E6A" w:rsidR="002C0684" w:rsidRDefault="002C0684" w:rsidP="002C0684">
      <w:pPr>
        <w:pStyle w:val="PargrafodaLista"/>
        <w:numPr>
          <w:ilvl w:val="1"/>
          <w:numId w:val="43"/>
        </w:numPr>
      </w:pPr>
      <w:r>
        <w:t>Clima</w:t>
      </w:r>
    </w:p>
    <w:p w14:paraId="139DC576" w14:textId="786CB24C" w:rsidR="002C0684" w:rsidRDefault="002C0684" w:rsidP="002C0684">
      <w:pPr>
        <w:pStyle w:val="PargrafodaLista"/>
        <w:numPr>
          <w:ilvl w:val="1"/>
          <w:numId w:val="43"/>
        </w:numPr>
      </w:pPr>
      <w:r>
        <w:t>Tempo</w:t>
      </w:r>
    </w:p>
    <w:p w14:paraId="7D010CE9" w14:textId="34B0D496" w:rsidR="00176F31" w:rsidRDefault="00176F31" w:rsidP="002C0684">
      <w:pPr>
        <w:pStyle w:val="PargrafodaLista"/>
        <w:numPr>
          <w:ilvl w:val="1"/>
          <w:numId w:val="43"/>
        </w:numPr>
      </w:pPr>
      <w:r>
        <w:t>Grupo / Individual</w:t>
      </w:r>
    </w:p>
    <w:p w14:paraId="7ED85CE6" w14:textId="0EFA28F0" w:rsidR="00B4421E" w:rsidRDefault="00B4421E" w:rsidP="002C0684">
      <w:pPr>
        <w:pStyle w:val="PargrafodaLista"/>
        <w:numPr>
          <w:ilvl w:val="1"/>
          <w:numId w:val="43"/>
        </w:numPr>
      </w:pPr>
      <w:r>
        <w:t>Outro</w:t>
      </w:r>
    </w:p>
    <w:p w14:paraId="36D7F7E0" w14:textId="2AA4E7F9" w:rsidR="0034576E" w:rsidRDefault="0034576E" w:rsidP="00D03722">
      <w:pPr>
        <w:pStyle w:val="Listas1"/>
      </w:pPr>
      <w:r>
        <w:lastRenderedPageBreak/>
        <w:t xml:space="preserve">Das </w:t>
      </w:r>
      <w:r>
        <w:t>ações</w:t>
      </w:r>
      <w:r>
        <w:t xml:space="preserve"> abaixo, quais acredita que deva </w:t>
      </w:r>
      <w:r>
        <w:t xml:space="preserve">demonstrar mais o desgosto ou gosto de uma </w:t>
      </w:r>
      <w:r w:rsidR="00D03FC7">
        <w:t>música</w:t>
      </w:r>
      <w:r>
        <w:t>?</w:t>
      </w:r>
    </w:p>
    <w:p w14:paraId="0D9F6450" w14:textId="5B413C23" w:rsidR="0034576E" w:rsidRDefault="00C21492" w:rsidP="0034576E">
      <w:pPr>
        <w:pStyle w:val="PargrafodaLista"/>
        <w:numPr>
          <w:ilvl w:val="1"/>
          <w:numId w:val="43"/>
        </w:numPr>
      </w:pPr>
      <w:r w:rsidRPr="00C21492">
        <w:t xml:space="preserve">Pausar / Tocar </w:t>
      </w:r>
      <w:r w:rsidR="00031921" w:rsidRPr="00C21492">
        <w:t>música</w:t>
      </w:r>
    </w:p>
    <w:p w14:paraId="56C3B75F" w14:textId="49F006EC" w:rsidR="00C21492" w:rsidRDefault="00C21492" w:rsidP="0034576E">
      <w:pPr>
        <w:pStyle w:val="PargrafodaLista"/>
        <w:numPr>
          <w:ilvl w:val="1"/>
          <w:numId w:val="43"/>
        </w:numPr>
      </w:pPr>
      <w:r w:rsidRPr="00C21492">
        <w:t xml:space="preserve">Passar / Voltar N </w:t>
      </w:r>
      <w:r w:rsidR="002314E1" w:rsidRPr="00C21492">
        <w:t>músicas</w:t>
      </w:r>
    </w:p>
    <w:p w14:paraId="635BDE8C" w14:textId="6975B846" w:rsidR="00C21492" w:rsidRDefault="00C21492" w:rsidP="0034576E">
      <w:pPr>
        <w:pStyle w:val="PargrafodaLista"/>
        <w:numPr>
          <w:ilvl w:val="1"/>
          <w:numId w:val="43"/>
        </w:numPr>
      </w:pPr>
      <w:r w:rsidRPr="00C21492">
        <w:t>Aumentar / Abaixar volume</w:t>
      </w:r>
    </w:p>
    <w:p w14:paraId="642B4C57" w14:textId="27F0B682" w:rsidR="00C21492" w:rsidRDefault="00C21492" w:rsidP="0034576E">
      <w:pPr>
        <w:pStyle w:val="PargrafodaLista"/>
        <w:numPr>
          <w:ilvl w:val="1"/>
          <w:numId w:val="43"/>
        </w:numPr>
      </w:pPr>
      <w:r w:rsidRPr="00C21492">
        <w:t xml:space="preserve">Escolher </w:t>
      </w:r>
      <w:r w:rsidRPr="00C21492">
        <w:t>música</w:t>
      </w:r>
      <w:r w:rsidRPr="00C21492">
        <w:t xml:space="preserve"> / artista / gênero</w:t>
      </w:r>
    </w:p>
    <w:p w14:paraId="0EA08FF1" w14:textId="58964F40" w:rsidR="00C21492" w:rsidRDefault="00C21492" w:rsidP="0034576E">
      <w:pPr>
        <w:pStyle w:val="PargrafodaLista"/>
        <w:numPr>
          <w:ilvl w:val="1"/>
          <w:numId w:val="43"/>
        </w:numPr>
      </w:pPr>
      <w:r w:rsidRPr="00C21492">
        <w:t>Abrir / Fechar o app</w:t>
      </w:r>
    </w:p>
    <w:p w14:paraId="196B22AB" w14:textId="6F5C2EBF" w:rsidR="00C21492" w:rsidRDefault="00C21492" w:rsidP="0034576E">
      <w:pPr>
        <w:pStyle w:val="PargrafodaLista"/>
        <w:numPr>
          <w:ilvl w:val="1"/>
          <w:numId w:val="43"/>
        </w:numPr>
      </w:pPr>
      <w:r w:rsidRPr="00C21492">
        <w:t xml:space="preserve">Definir tempo da </w:t>
      </w:r>
      <w:r w:rsidR="00BE6F31" w:rsidRPr="00C21492">
        <w:t>música</w:t>
      </w:r>
    </w:p>
    <w:p w14:paraId="1B34E6BF" w14:textId="4A206097" w:rsidR="00BD1B43" w:rsidRDefault="00BD1B43" w:rsidP="0034576E">
      <w:pPr>
        <w:pStyle w:val="PargrafodaLista"/>
        <w:numPr>
          <w:ilvl w:val="1"/>
          <w:numId w:val="43"/>
        </w:numPr>
      </w:pPr>
      <w:r>
        <w:t>Outra</w:t>
      </w:r>
    </w:p>
    <w:p w14:paraId="702C62F8" w14:textId="2901B103" w:rsidR="00C4086D" w:rsidRDefault="00C4086D" w:rsidP="00D03722">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D03722">
      <w:pPr>
        <w:pStyle w:val="Listas1"/>
      </w:pPr>
      <w:commentRangeStart w:id="43"/>
      <w:r>
        <w:t xml:space="preserve">Quanto tempo por dia você dedica para escutar </w:t>
      </w:r>
      <w:r w:rsidR="00C541A7">
        <w:t>música</w:t>
      </w:r>
      <w:r>
        <w:t>?</w:t>
      </w:r>
      <w:commentRangeEnd w:id="43"/>
      <w:r w:rsidR="00F54F07">
        <w:rPr>
          <w:rStyle w:val="Refdecomentrio"/>
        </w:rPr>
        <w:commentReference w:id="43"/>
      </w:r>
    </w:p>
    <w:p w14:paraId="40EEC4E7" w14:textId="624CD511" w:rsidR="006F4861" w:rsidRDefault="00F26AAE" w:rsidP="00D03722">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D03722">
      <w:pPr>
        <w:pStyle w:val="Listas1"/>
      </w:pPr>
      <w:r>
        <w:t>Gostaria de participar de uma pesquisa que visa melhorar a recomendação musical?</w:t>
      </w:r>
    </w:p>
    <w:p w14:paraId="6ED20D46" w14:textId="5AA9D458" w:rsidR="00FB4B41" w:rsidRPr="00D902DF" w:rsidRDefault="00FB4B41" w:rsidP="00D03722">
      <w:pPr>
        <w:pStyle w:val="Listas1"/>
      </w:pPr>
      <w:r>
        <w:t>Dicas e sugestões?</w:t>
      </w:r>
    </w:p>
    <w:p w14:paraId="545B819D" w14:textId="4BB38446" w:rsidR="002638C0" w:rsidRDefault="002638C0" w:rsidP="002638C0">
      <w:pPr>
        <w:pStyle w:val="Ttulo3"/>
      </w:pPr>
      <w:r>
        <w:t>Como o trabalho vai capturar as ações do usuário</w:t>
      </w:r>
      <w:r w:rsidR="00100C1D">
        <w:t xml:space="preserve"> e </w:t>
      </w:r>
      <w:r w:rsidR="004B0788">
        <w:t>enviá-las</w:t>
      </w:r>
      <w:r w:rsidR="00100C1D">
        <w:t xml:space="preserve"> ao sistema</w:t>
      </w:r>
      <w:r>
        <w:t>?</w:t>
      </w:r>
    </w:p>
    <w:p w14:paraId="7AD48DC5" w14:textId="239B79DB"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F52F8E">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7456FA50" w:rsidR="00F52F8E" w:rsidRDefault="00F52F8E" w:rsidP="00F52F8E">
      <w:pPr>
        <w:pStyle w:val="Legenda"/>
      </w:pPr>
      <w:r>
        <w:t xml:space="preserve">Figura </w:t>
      </w:r>
      <w:r>
        <w:fldChar w:fldCharType="begin"/>
      </w:r>
      <w:r>
        <w:instrText xml:space="preserve"> SEQ Figura \* ARABIC </w:instrText>
      </w:r>
      <w:r>
        <w:fldChar w:fldCharType="separate"/>
      </w:r>
      <w:r w:rsidR="00B24DA9">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lastRenderedPageBreak/>
        <w:t xml:space="preserve">Como o trabalho vai validar se </w:t>
      </w:r>
      <w:r w:rsidR="006D3A8F">
        <w:t>as ações do usuário condizem</w:t>
      </w:r>
      <w:r>
        <w:t xml:space="preserve"> com o contexto?</w:t>
      </w:r>
    </w:p>
    <w:p w14:paraId="0734C83E" w14:textId="24DF412C" w:rsidR="002638C0" w:rsidRDefault="00B40C85" w:rsidP="00B40C85">
      <w:r>
        <w:tab/>
      </w:r>
      <w:r w:rsidR="001F45AA">
        <w:t>As ações do usuário</w:t>
      </w:r>
      <w:r w:rsidR="00AE7F04">
        <w:t xml:space="preserve"> são o que irão</w:t>
      </w:r>
      <w:r w:rsidR="001F45AA">
        <w:t xml:space="preserve"> demonstrar o gosto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B24DA9">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75D39D45" w:rsidR="004430B1" w:rsidRPr="002638C0" w:rsidRDefault="00B24DA9" w:rsidP="00B24DA9">
      <w:pPr>
        <w:pStyle w:val="Legenda"/>
      </w:pPr>
      <w:r>
        <w:t xml:space="preserve">Figura </w:t>
      </w:r>
      <w:r>
        <w:fldChar w:fldCharType="begin"/>
      </w:r>
      <w:r>
        <w:instrText xml:space="preserve"> SEQ Figura \* ARABIC </w:instrText>
      </w:r>
      <w:r>
        <w:fldChar w:fldCharType="separate"/>
      </w:r>
      <w:r>
        <w:rPr>
          <w:noProof/>
        </w:rPr>
        <w:t>13</w:t>
      </w:r>
      <w:r>
        <w:fldChar w:fldCharType="end"/>
      </w:r>
      <w:r>
        <w:t xml:space="preserve"> Fluxo feito para avaliar se as a</w:t>
      </w:r>
      <w:r w:rsidRPr="00E95F00">
        <w:t>ções condizem com o contexto</w:t>
      </w:r>
      <w:r w:rsidR="000E0E6F">
        <w:t xml:space="preserve"> </w:t>
      </w:r>
      <w:r w:rsidR="000E0E6F" w:rsidRPr="00353DD1">
        <w:t>(próprio, 2020)</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tab/>
        <w:t>Texto</w:t>
      </w:r>
    </w:p>
    <w:p w14:paraId="0F71798F" w14:textId="798F7B44" w:rsidR="002638C0" w:rsidRDefault="00542BF8" w:rsidP="00542BF8">
      <w:pPr>
        <w:pStyle w:val="Ttulo3"/>
      </w:pPr>
      <w:r>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4" w:name="_Toc42382795"/>
      <w:r w:rsidRPr="006C1E7D">
        <w:lastRenderedPageBreak/>
        <w:t>CONCLUSÃO</w:t>
      </w:r>
      <w:bookmarkEnd w:id="44"/>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8"/>
          <w:headerReference w:type="first" r:id="rId49"/>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5" w:name="_Toc42382796"/>
      <w:r w:rsidRPr="00310EA6">
        <w:lastRenderedPageBreak/>
        <w:t>Referências Bibliográficas</w:t>
      </w:r>
      <w:bookmarkEnd w:id="45"/>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5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Érico Souza Loewe" w:date="2020-06-07T20:17:00Z" w:initials="ÉSL">
    <w:p w14:paraId="6ADDAE85" w14:textId="0E5EECAF" w:rsidR="00F54F07" w:rsidRDefault="00F54F07">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480658" w14:textId="77777777" w:rsidR="00704CF4" w:rsidRDefault="00704CF4" w:rsidP="00CC3BF9">
      <w:r>
        <w:separator/>
      </w:r>
    </w:p>
    <w:p w14:paraId="422819C3" w14:textId="77777777" w:rsidR="00704CF4" w:rsidRDefault="00704CF4" w:rsidP="00CC3BF9"/>
    <w:p w14:paraId="177125BC" w14:textId="77777777" w:rsidR="00704CF4" w:rsidRDefault="00704CF4" w:rsidP="00CC3BF9"/>
    <w:p w14:paraId="6AC1533E" w14:textId="77777777" w:rsidR="00704CF4" w:rsidRDefault="00704CF4" w:rsidP="00CC3BF9"/>
    <w:p w14:paraId="15A36956" w14:textId="77777777" w:rsidR="00704CF4" w:rsidRDefault="00704CF4" w:rsidP="00CC3BF9"/>
    <w:p w14:paraId="390CCCBA" w14:textId="77777777" w:rsidR="00704CF4" w:rsidRDefault="00704CF4" w:rsidP="00CC3BF9"/>
    <w:p w14:paraId="3B16D629" w14:textId="77777777" w:rsidR="00704CF4" w:rsidRDefault="00704CF4" w:rsidP="00CC3BF9"/>
    <w:p w14:paraId="7622AD85" w14:textId="77777777" w:rsidR="00704CF4" w:rsidRDefault="00704CF4" w:rsidP="00CC3BF9"/>
    <w:p w14:paraId="2B67C439" w14:textId="77777777" w:rsidR="00704CF4" w:rsidRDefault="00704CF4" w:rsidP="00CC3BF9"/>
    <w:p w14:paraId="46DF90C1" w14:textId="77777777" w:rsidR="00704CF4" w:rsidRDefault="00704CF4" w:rsidP="00CC3BF9"/>
    <w:p w14:paraId="09C111FC" w14:textId="77777777" w:rsidR="00704CF4" w:rsidRDefault="00704CF4" w:rsidP="00CC3BF9"/>
    <w:p w14:paraId="4EDBAA2B" w14:textId="77777777" w:rsidR="00704CF4" w:rsidRDefault="00704CF4" w:rsidP="00CC3BF9"/>
    <w:p w14:paraId="5C1C013F" w14:textId="77777777" w:rsidR="00704CF4" w:rsidRDefault="00704CF4" w:rsidP="00CC3BF9"/>
    <w:p w14:paraId="3968AE9F" w14:textId="77777777" w:rsidR="00704CF4" w:rsidRDefault="00704CF4" w:rsidP="00CC3BF9"/>
    <w:p w14:paraId="7FFFD057" w14:textId="77777777" w:rsidR="00704CF4" w:rsidRDefault="00704CF4" w:rsidP="00CC3BF9"/>
    <w:p w14:paraId="13E89DDB" w14:textId="77777777" w:rsidR="00704CF4" w:rsidRDefault="00704CF4" w:rsidP="00CC3BF9"/>
    <w:p w14:paraId="5DFCA4F6" w14:textId="77777777" w:rsidR="00704CF4" w:rsidRDefault="00704CF4" w:rsidP="00CC3BF9"/>
  </w:endnote>
  <w:endnote w:type="continuationSeparator" w:id="0">
    <w:p w14:paraId="0BDE497D" w14:textId="77777777" w:rsidR="00704CF4" w:rsidRDefault="00704CF4" w:rsidP="00CC3BF9">
      <w:r>
        <w:continuationSeparator/>
      </w:r>
    </w:p>
    <w:p w14:paraId="69B5E7D2" w14:textId="77777777" w:rsidR="00704CF4" w:rsidRDefault="00704CF4" w:rsidP="00CC3BF9"/>
    <w:p w14:paraId="028B51F6" w14:textId="77777777" w:rsidR="00704CF4" w:rsidRDefault="00704CF4" w:rsidP="00CC3BF9"/>
    <w:p w14:paraId="35D408B5" w14:textId="77777777" w:rsidR="00704CF4" w:rsidRDefault="00704CF4" w:rsidP="00CC3BF9"/>
    <w:p w14:paraId="225EE665" w14:textId="77777777" w:rsidR="00704CF4" w:rsidRDefault="00704CF4" w:rsidP="00CC3BF9"/>
    <w:p w14:paraId="2DB9649E" w14:textId="77777777" w:rsidR="00704CF4" w:rsidRDefault="00704CF4" w:rsidP="00CC3BF9"/>
    <w:p w14:paraId="3C55D684" w14:textId="77777777" w:rsidR="00704CF4" w:rsidRDefault="00704CF4" w:rsidP="00CC3BF9"/>
    <w:p w14:paraId="44136CFB" w14:textId="77777777" w:rsidR="00704CF4" w:rsidRDefault="00704CF4" w:rsidP="00CC3BF9"/>
    <w:p w14:paraId="3848A9A8" w14:textId="77777777" w:rsidR="00704CF4" w:rsidRDefault="00704CF4" w:rsidP="00CC3BF9"/>
    <w:p w14:paraId="56A16F04" w14:textId="77777777" w:rsidR="00704CF4" w:rsidRDefault="00704CF4" w:rsidP="00CC3BF9"/>
    <w:p w14:paraId="0A2CD641" w14:textId="77777777" w:rsidR="00704CF4" w:rsidRDefault="00704CF4" w:rsidP="00CC3BF9"/>
    <w:p w14:paraId="7524415E" w14:textId="77777777" w:rsidR="00704CF4" w:rsidRDefault="00704CF4" w:rsidP="00CC3BF9"/>
    <w:p w14:paraId="0AECB77A" w14:textId="77777777" w:rsidR="00704CF4" w:rsidRDefault="00704CF4" w:rsidP="00CC3BF9"/>
    <w:p w14:paraId="36476E68" w14:textId="77777777" w:rsidR="00704CF4" w:rsidRDefault="00704CF4" w:rsidP="00CC3BF9"/>
    <w:p w14:paraId="6D635043" w14:textId="77777777" w:rsidR="00704CF4" w:rsidRDefault="00704CF4" w:rsidP="00CC3BF9"/>
    <w:p w14:paraId="160B1B4B" w14:textId="77777777" w:rsidR="00704CF4" w:rsidRDefault="00704CF4" w:rsidP="00CC3BF9"/>
    <w:p w14:paraId="4322D6F3" w14:textId="77777777" w:rsidR="00704CF4" w:rsidRDefault="00704CF4"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F6B85B" w14:textId="77777777" w:rsidR="00704CF4" w:rsidRDefault="00704CF4" w:rsidP="00CC3BF9">
      <w:r>
        <w:separator/>
      </w:r>
    </w:p>
    <w:p w14:paraId="430B739E" w14:textId="77777777" w:rsidR="00704CF4" w:rsidRDefault="00704CF4" w:rsidP="00CC3BF9"/>
    <w:p w14:paraId="295F5848" w14:textId="77777777" w:rsidR="00704CF4" w:rsidRDefault="00704CF4" w:rsidP="00CC3BF9"/>
    <w:p w14:paraId="49CA7A81" w14:textId="77777777" w:rsidR="00704CF4" w:rsidRDefault="00704CF4" w:rsidP="00CC3BF9"/>
    <w:p w14:paraId="77CA711D" w14:textId="77777777" w:rsidR="00704CF4" w:rsidRDefault="00704CF4" w:rsidP="00CC3BF9"/>
    <w:p w14:paraId="2C6265F7" w14:textId="77777777" w:rsidR="00704CF4" w:rsidRDefault="00704CF4" w:rsidP="00CC3BF9"/>
    <w:p w14:paraId="55EE7518" w14:textId="77777777" w:rsidR="00704CF4" w:rsidRDefault="00704CF4" w:rsidP="00CC3BF9"/>
    <w:p w14:paraId="380EF4AF" w14:textId="77777777" w:rsidR="00704CF4" w:rsidRDefault="00704CF4" w:rsidP="00CC3BF9"/>
  </w:footnote>
  <w:footnote w:type="continuationSeparator" w:id="0">
    <w:p w14:paraId="5C338F82" w14:textId="77777777" w:rsidR="00704CF4" w:rsidRDefault="00704CF4" w:rsidP="00CC3BF9">
      <w:r>
        <w:continuationSeparator/>
      </w:r>
    </w:p>
    <w:p w14:paraId="4115686F" w14:textId="77777777" w:rsidR="00704CF4" w:rsidRDefault="00704CF4" w:rsidP="00CC3BF9"/>
    <w:p w14:paraId="6D544DFA" w14:textId="77777777" w:rsidR="00704CF4" w:rsidRDefault="00704CF4" w:rsidP="00CC3BF9"/>
    <w:p w14:paraId="56405FFD" w14:textId="77777777" w:rsidR="00704CF4" w:rsidRDefault="00704CF4" w:rsidP="00CC3BF9"/>
    <w:p w14:paraId="7EAF4399" w14:textId="77777777" w:rsidR="00704CF4" w:rsidRDefault="00704CF4" w:rsidP="00CC3BF9"/>
    <w:p w14:paraId="24C14ADB" w14:textId="77777777" w:rsidR="00704CF4" w:rsidRDefault="00704CF4" w:rsidP="00CC3BF9"/>
    <w:p w14:paraId="26617A38" w14:textId="77777777" w:rsidR="00704CF4" w:rsidRDefault="00704CF4" w:rsidP="00CC3BF9"/>
    <w:p w14:paraId="049A74D7" w14:textId="77777777" w:rsidR="00704CF4" w:rsidRDefault="00704CF4" w:rsidP="00CC3BF9"/>
    <w:p w14:paraId="3480FBF3" w14:textId="77777777" w:rsidR="00704CF4" w:rsidRDefault="00704CF4" w:rsidP="00CC3BF9"/>
    <w:p w14:paraId="534E7AAF" w14:textId="77777777" w:rsidR="00704CF4" w:rsidRDefault="00704CF4" w:rsidP="00CC3BF9"/>
    <w:p w14:paraId="04C56A83" w14:textId="77777777" w:rsidR="00704CF4" w:rsidRDefault="00704CF4" w:rsidP="00CC3BF9"/>
    <w:p w14:paraId="2493DC63" w14:textId="77777777" w:rsidR="00704CF4" w:rsidRDefault="00704CF4" w:rsidP="00CC3BF9"/>
    <w:p w14:paraId="577A8FAA" w14:textId="77777777" w:rsidR="00704CF4" w:rsidRDefault="00704CF4" w:rsidP="00CC3BF9"/>
    <w:p w14:paraId="13E65476" w14:textId="77777777" w:rsidR="00704CF4" w:rsidRDefault="00704CF4" w:rsidP="00CC3BF9"/>
    <w:p w14:paraId="0642F555" w14:textId="77777777" w:rsidR="00704CF4" w:rsidRDefault="00704CF4" w:rsidP="00CC3BF9"/>
    <w:p w14:paraId="51CA75C6" w14:textId="77777777" w:rsidR="00704CF4" w:rsidRDefault="00704CF4" w:rsidP="00CC3BF9"/>
    <w:p w14:paraId="5F151A19" w14:textId="77777777" w:rsidR="00704CF4" w:rsidRDefault="00704CF4"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9"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7"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3"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5"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8"/>
  </w:num>
  <w:num w:numId="2">
    <w:abstractNumId w:val="34"/>
  </w:num>
  <w:num w:numId="3">
    <w:abstractNumId w:val="1"/>
  </w:num>
  <w:num w:numId="4">
    <w:abstractNumId w:val="26"/>
  </w:num>
  <w:num w:numId="5">
    <w:abstractNumId w:val="31"/>
  </w:num>
  <w:num w:numId="6">
    <w:abstractNumId w:val="30"/>
  </w:num>
  <w:num w:numId="7">
    <w:abstractNumId w:val="29"/>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3"/>
  </w:num>
  <w:num w:numId="12">
    <w:abstractNumId w:val="21"/>
  </w:num>
  <w:num w:numId="13">
    <w:abstractNumId w:val="32"/>
  </w:num>
  <w:num w:numId="14">
    <w:abstractNumId w:val="13"/>
  </w:num>
  <w:num w:numId="15">
    <w:abstractNumId w:val="22"/>
  </w:num>
  <w:num w:numId="16">
    <w:abstractNumId w:val="32"/>
  </w:num>
  <w:num w:numId="17">
    <w:abstractNumId w:val="32"/>
  </w:num>
  <w:num w:numId="18">
    <w:abstractNumId w:val="24"/>
  </w:num>
  <w:num w:numId="19">
    <w:abstractNumId w:val="24"/>
  </w:num>
  <w:num w:numId="20">
    <w:abstractNumId w:val="24"/>
  </w:num>
  <w:num w:numId="21">
    <w:abstractNumId w:val="24"/>
  </w:num>
  <w:num w:numId="22">
    <w:abstractNumId w:val="24"/>
  </w:num>
  <w:num w:numId="23">
    <w:abstractNumId w:val="9"/>
  </w:num>
  <w:num w:numId="24">
    <w:abstractNumId w:val="2"/>
  </w:num>
  <w:num w:numId="25">
    <w:abstractNumId w:val="11"/>
  </w:num>
  <w:num w:numId="26">
    <w:abstractNumId w:val="17"/>
  </w:num>
  <w:num w:numId="27">
    <w:abstractNumId w:val="18"/>
  </w:num>
  <w:num w:numId="28">
    <w:abstractNumId w:val="4"/>
  </w:num>
  <w:num w:numId="29">
    <w:abstractNumId w:val="24"/>
  </w:num>
  <w:num w:numId="30">
    <w:abstractNumId w:val="8"/>
  </w:num>
  <w:num w:numId="31">
    <w:abstractNumId w:val="12"/>
  </w:num>
  <w:num w:numId="32">
    <w:abstractNumId w:val="6"/>
  </w:num>
  <w:num w:numId="33">
    <w:abstractNumId w:val="25"/>
  </w:num>
  <w:num w:numId="34">
    <w:abstractNumId w:val="20"/>
  </w:num>
  <w:num w:numId="35">
    <w:abstractNumId w:val="16"/>
  </w:num>
  <w:num w:numId="36">
    <w:abstractNumId w:val="33"/>
  </w:num>
  <w:num w:numId="37">
    <w:abstractNumId w:val="19"/>
  </w:num>
  <w:num w:numId="38">
    <w:abstractNumId w:val="5"/>
  </w:num>
  <w:num w:numId="39">
    <w:abstractNumId w:val="35"/>
  </w:num>
  <w:num w:numId="40">
    <w:abstractNumId w:val="15"/>
  </w:num>
  <w:num w:numId="41">
    <w:abstractNumId w:val="27"/>
  </w:num>
  <w:num w:numId="42">
    <w:abstractNumId w:val="14"/>
  </w:num>
  <w:num w:numId="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76F31"/>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112"/>
    <w:rsid w:val="001E1F73"/>
    <w:rsid w:val="001E4C01"/>
    <w:rsid w:val="001E4C5D"/>
    <w:rsid w:val="001E5816"/>
    <w:rsid w:val="001E5D2C"/>
    <w:rsid w:val="001F075D"/>
    <w:rsid w:val="001F1365"/>
    <w:rsid w:val="001F1A54"/>
    <w:rsid w:val="001F2A84"/>
    <w:rsid w:val="001F3B1C"/>
    <w:rsid w:val="001F45A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346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CAD"/>
    <w:rsid w:val="005C34DA"/>
    <w:rsid w:val="005C3E4D"/>
    <w:rsid w:val="005C43DB"/>
    <w:rsid w:val="005C49A3"/>
    <w:rsid w:val="005C5699"/>
    <w:rsid w:val="005C6E53"/>
    <w:rsid w:val="005D0600"/>
    <w:rsid w:val="005D2077"/>
    <w:rsid w:val="005D20DD"/>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34B2"/>
    <w:rsid w:val="006A5C6E"/>
    <w:rsid w:val="006A7090"/>
    <w:rsid w:val="006B0E1E"/>
    <w:rsid w:val="006B153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4CF4"/>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025"/>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3C2D"/>
    <w:rsid w:val="00A256D8"/>
    <w:rsid w:val="00A30316"/>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0B09"/>
    <w:rsid w:val="00AB2F1B"/>
    <w:rsid w:val="00AB46A8"/>
    <w:rsid w:val="00AB5053"/>
    <w:rsid w:val="00AC13AD"/>
    <w:rsid w:val="00AC269A"/>
    <w:rsid w:val="00AC2B6F"/>
    <w:rsid w:val="00AC374F"/>
    <w:rsid w:val="00AC4F44"/>
    <w:rsid w:val="00AC5E67"/>
    <w:rsid w:val="00AD0675"/>
    <w:rsid w:val="00AD0D94"/>
    <w:rsid w:val="00AD4C42"/>
    <w:rsid w:val="00AD5487"/>
    <w:rsid w:val="00AD5FA7"/>
    <w:rsid w:val="00AE2131"/>
    <w:rsid w:val="00AE6B7A"/>
    <w:rsid w:val="00AE7F04"/>
    <w:rsid w:val="00AF0AF8"/>
    <w:rsid w:val="00AF284A"/>
    <w:rsid w:val="00AF564F"/>
    <w:rsid w:val="00AF76F7"/>
    <w:rsid w:val="00AF789C"/>
    <w:rsid w:val="00B00090"/>
    <w:rsid w:val="00B0079B"/>
    <w:rsid w:val="00B031DB"/>
    <w:rsid w:val="00B043C6"/>
    <w:rsid w:val="00B06096"/>
    <w:rsid w:val="00B06B5C"/>
    <w:rsid w:val="00B07096"/>
    <w:rsid w:val="00B07C83"/>
    <w:rsid w:val="00B12459"/>
    <w:rsid w:val="00B15B79"/>
    <w:rsid w:val="00B16CAE"/>
    <w:rsid w:val="00B17C20"/>
    <w:rsid w:val="00B234FD"/>
    <w:rsid w:val="00B24DA9"/>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1B43"/>
    <w:rsid w:val="00BD24BF"/>
    <w:rsid w:val="00BD2FE2"/>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4367"/>
    <w:rsid w:val="00CF47BF"/>
    <w:rsid w:val="00CF5EBF"/>
    <w:rsid w:val="00CF5F79"/>
    <w:rsid w:val="00CF754B"/>
    <w:rsid w:val="00D00E0E"/>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AAE"/>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B34"/>
    <w:rsid w:val="00FB4B41"/>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5B61E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0</TotalTime>
  <Pages>43</Pages>
  <Words>12147</Words>
  <Characters>65598</Characters>
  <Application>Microsoft Office Word</Application>
  <DocSecurity>0</DocSecurity>
  <Lines>546</Lines>
  <Paragraphs>15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759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783</cp:revision>
  <cp:lastPrinted>2003-10-22T01:33:00Z</cp:lastPrinted>
  <dcterms:created xsi:type="dcterms:W3CDTF">2018-05-30T22:47:00Z</dcterms:created>
  <dcterms:modified xsi:type="dcterms:W3CDTF">2020-06-0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